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31A2DFBF" w:rsidR="00BF5D1C" w:rsidRPr="00E44F99" w:rsidRDefault="0052545B" w:rsidP="00BF5D1C">
      <w:pPr>
        <w:jc w:val="center"/>
        <w:rPr>
          <w:rFonts w:ascii="Times New Roman" w:hAnsi="Times New Roman" w:cs="Times New Roman"/>
          <w:sz w:val="36"/>
          <w:szCs w:val="36"/>
        </w:rPr>
      </w:pPr>
      <w:r>
        <w:rPr>
          <w:rFonts w:ascii="Times New Roman" w:hAnsi="Times New Roman" w:cs="Times New Roman"/>
          <w:sz w:val="36"/>
          <w:szCs w:val="36"/>
        </w:rPr>
        <w:t>ISAAC SAMSON OLATUNJI</w:t>
      </w:r>
    </w:p>
    <w:p w14:paraId="3FBDF98D" w14:textId="36BDCFFB"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52545B">
        <w:rPr>
          <w:rFonts w:ascii="Times New Roman" w:hAnsi="Times New Roman" w:cs="Times New Roman"/>
          <w:sz w:val="36"/>
          <w:szCs w:val="36"/>
        </w:rPr>
        <w:t>EEE/FT/0264</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7D9AF39F"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333FC2">
        <w:rPr>
          <w:rFonts w:ascii="Times New Roman" w:hAnsi="Times New Roman" w:cs="Times New Roman"/>
          <w:b/>
          <w:sz w:val="24"/>
          <w:szCs w:val="24"/>
        </w:rPr>
        <w:t>Isaac Samson Olatunji</w:t>
      </w:r>
      <w:r w:rsidR="004D1F48">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333FC2">
        <w:rPr>
          <w:rFonts w:ascii="Times New Roman" w:hAnsi="Times New Roman" w:cs="Times New Roman"/>
          <w:b/>
          <w:sz w:val="24"/>
          <w:szCs w:val="24"/>
        </w:rPr>
        <w:t>HND/23/EEE/FT/0264</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3F78ACF7" w:rsidR="00BF5D1C" w:rsidRPr="00E16369" w:rsidRDefault="007A69CE" w:rsidP="00E333A3">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 xml:space="preserve">lmighty </w:t>
      </w:r>
      <w:r w:rsidR="00333FC2">
        <w:rPr>
          <w:rFonts w:ascii="Times New Roman" w:hAnsi="Times New Roman" w:cs="Times New Roman"/>
          <w:sz w:val="24"/>
          <w:szCs w:val="24"/>
        </w:rPr>
        <w:t>God</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218741B5"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w:t>
      </w:r>
      <w:r w:rsidR="00333FC2">
        <w:rPr>
          <w:rFonts w:ascii="Times New Roman" w:hAnsi="Times New Roman" w:cs="Times New Roman"/>
          <w:sz w:val="24"/>
          <w:szCs w:val="24"/>
        </w:rPr>
        <w:t>God</w:t>
      </w:r>
      <w:r w:rsidRPr="00E16369">
        <w:rPr>
          <w:rFonts w:ascii="Times New Roman" w:hAnsi="Times New Roman" w:cs="Times New Roman"/>
          <w:sz w:val="24"/>
          <w:szCs w:val="24"/>
        </w:rPr>
        <w:t>, the giver of knowledge, strength and ability for sustaining and helping me through my project period, and for his grace and protection over me throughout my higher national diploma program.</w:t>
      </w:r>
    </w:p>
    <w:p w14:paraId="25B30C8D" w14:textId="33B46CBE"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126412B3"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333FC2">
        <w:rPr>
          <w:rFonts w:ascii="Times New Roman" w:hAnsi="Times New Roman" w:cs="Times New Roman"/>
          <w:sz w:val="24"/>
          <w:szCs w:val="24"/>
        </w:rPr>
        <w:t>ISAAC</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w:t>
      </w:r>
      <w:r w:rsidR="00E333A3">
        <w:rPr>
          <w:rFonts w:ascii="Times New Roman" w:hAnsi="Times New Roman" w:cs="Times New Roman"/>
          <w:sz w:val="24"/>
          <w:szCs w:val="24"/>
        </w:rPr>
        <w:t>ap the fruit of 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1B418876"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615B87">
        <w:rPr>
          <w:rFonts w:ascii="Times New Roman" w:hAnsi="Times New Roman" w:cs="Times New Roman"/>
          <w:sz w:val="24"/>
          <w:szCs w:val="24"/>
        </w:rPr>
        <w:t>. I also appreciate</w:t>
      </w:r>
      <w:bookmarkStart w:id="3" w:name="_GoBack"/>
      <w:bookmarkEnd w:id="3"/>
      <w:r w:rsidR="00257FDB">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F10063"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F10063"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F10063"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F10063"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F10063"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F10063"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F10063"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F10063"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F10063"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F10063"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F10063"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F10063"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F10063"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F10063"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F10063"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F10063"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F10063"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F10063"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F10063"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F10063"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F10063"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F10063"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F10063"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F10063"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F10063"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F10063"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F10063"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F10063"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F10063"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F10063"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F10063"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F10063"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F10063"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F10063"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F10063"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F10063"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F10063"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F10063"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F10063"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F10063"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F10063"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F10063"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34B14" w14:textId="77777777" w:rsidR="00F10063" w:rsidRDefault="00F10063" w:rsidP="000E69E9">
      <w:pPr>
        <w:spacing w:after="0" w:line="240" w:lineRule="auto"/>
      </w:pPr>
      <w:r>
        <w:separator/>
      </w:r>
    </w:p>
  </w:endnote>
  <w:endnote w:type="continuationSeparator" w:id="0">
    <w:p w14:paraId="37C90469" w14:textId="77777777" w:rsidR="00F10063" w:rsidRDefault="00F10063"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333FC2">
          <w:rPr>
            <w:noProof/>
          </w:rPr>
          <w:t>v</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F541C" w14:textId="77777777" w:rsidR="00F10063" w:rsidRDefault="00F10063" w:rsidP="000E69E9">
      <w:pPr>
        <w:spacing w:after="0" w:line="240" w:lineRule="auto"/>
      </w:pPr>
      <w:r>
        <w:separator/>
      </w:r>
    </w:p>
  </w:footnote>
  <w:footnote w:type="continuationSeparator" w:id="0">
    <w:p w14:paraId="3D3E3004" w14:textId="77777777" w:rsidR="00F10063" w:rsidRDefault="00F10063"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383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03CE"/>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52C8"/>
    <w:rsid w:val="00137197"/>
    <w:rsid w:val="001379CB"/>
    <w:rsid w:val="00140107"/>
    <w:rsid w:val="00143282"/>
    <w:rsid w:val="00146736"/>
    <w:rsid w:val="00154557"/>
    <w:rsid w:val="00154641"/>
    <w:rsid w:val="0015785F"/>
    <w:rsid w:val="00160C78"/>
    <w:rsid w:val="001622B4"/>
    <w:rsid w:val="00166852"/>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57FDB"/>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2D7B"/>
    <w:rsid w:val="002A514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3FC2"/>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1F48"/>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545B"/>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5B87"/>
    <w:rsid w:val="00617515"/>
    <w:rsid w:val="006211DB"/>
    <w:rsid w:val="00621B70"/>
    <w:rsid w:val="00631C90"/>
    <w:rsid w:val="00632FEC"/>
    <w:rsid w:val="00634F79"/>
    <w:rsid w:val="006422DA"/>
    <w:rsid w:val="00646716"/>
    <w:rsid w:val="00647D3F"/>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677BF"/>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4AB"/>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33A3"/>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10C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063"/>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78869496"/>
        <c:axId val="301982080"/>
      </c:barChart>
      <c:catAx>
        <c:axId val="4788694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01982080"/>
        <c:crosses val="autoZero"/>
        <c:auto val="1"/>
        <c:lblAlgn val="ctr"/>
        <c:lblOffset val="100"/>
        <c:noMultiLvlLbl val="0"/>
      </c:catAx>
      <c:valAx>
        <c:axId val="3019820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7886949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01980904"/>
        <c:axId val="301979336"/>
      </c:barChart>
      <c:catAx>
        <c:axId val="30198090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1979336"/>
        <c:crosses val="autoZero"/>
        <c:auto val="1"/>
        <c:lblAlgn val="ctr"/>
        <c:lblOffset val="100"/>
        <c:noMultiLvlLbl val="0"/>
      </c:catAx>
      <c:valAx>
        <c:axId val="30197933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198090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99824488"/>
        <c:axId val="299825272"/>
      </c:barChart>
      <c:catAx>
        <c:axId val="2998244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9825272"/>
        <c:crosses val="autoZero"/>
        <c:auto val="1"/>
        <c:lblAlgn val="ctr"/>
        <c:lblOffset val="100"/>
        <c:noMultiLvlLbl val="0"/>
      </c:catAx>
      <c:valAx>
        <c:axId val="2998252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98244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07C6C-A01D-4212-AF9F-6B221D64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7</Pages>
  <Words>36108</Words>
  <Characters>205822</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3</cp:revision>
  <dcterms:created xsi:type="dcterms:W3CDTF">2025-07-04T15:47:00Z</dcterms:created>
  <dcterms:modified xsi:type="dcterms:W3CDTF">2025-07-0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